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66DA35" w14:textId="77777777" w:rsidR="00E81978" w:rsidRDefault="003B0EA9">
      <w:pPr>
        <w:pStyle w:val="Title"/>
      </w:pPr>
      <w:r>
        <w:t>Terrorist Organizations</w:t>
      </w:r>
    </w:p>
    <w:p w14:paraId="5DCDDC46" w14:textId="77777777" w:rsidR="00B823AA" w:rsidRDefault="00B823AA" w:rsidP="00B823AA">
      <w:pPr>
        <w:pStyle w:val="Title2"/>
      </w:pPr>
    </w:p>
    <w:p w14:paraId="3D884C09" w14:textId="77777777" w:rsidR="00E81978" w:rsidRDefault="00E81978" w:rsidP="00B823AA">
      <w:pPr>
        <w:pStyle w:val="Title2"/>
      </w:pPr>
    </w:p>
    <w:p w14:paraId="30D9D09C" w14:textId="77777777" w:rsidR="003F5409" w:rsidRDefault="003F5409" w:rsidP="00B823AA">
      <w:pPr>
        <w:pStyle w:val="Title2"/>
      </w:pPr>
    </w:p>
    <w:p w14:paraId="2F24B442" w14:textId="77777777" w:rsidR="003F5409" w:rsidRDefault="003F5409" w:rsidP="00B823AA">
      <w:pPr>
        <w:pStyle w:val="Title2"/>
      </w:pPr>
    </w:p>
    <w:p w14:paraId="2E241BAC" w14:textId="77777777" w:rsidR="003F5409" w:rsidRDefault="003F5409" w:rsidP="00B823AA">
      <w:pPr>
        <w:pStyle w:val="Title2"/>
      </w:pPr>
    </w:p>
    <w:p w14:paraId="3A466B34" w14:textId="77777777" w:rsidR="003F5409" w:rsidRDefault="003F5409" w:rsidP="00B823AA">
      <w:pPr>
        <w:pStyle w:val="Title2"/>
      </w:pPr>
    </w:p>
    <w:p w14:paraId="3A8B7BF0" w14:textId="77777777" w:rsidR="003F5409" w:rsidRDefault="003F5409" w:rsidP="00B823AA">
      <w:pPr>
        <w:pStyle w:val="Title2"/>
      </w:pPr>
    </w:p>
    <w:p w14:paraId="141E7C0F" w14:textId="77777777" w:rsidR="003F5409" w:rsidRDefault="003F5409" w:rsidP="00B823AA">
      <w:pPr>
        <w:pStyle w:val="Title2"/>
      </w:pPr>
    </w:p>
    <w:p w14:paraId="708A0511" w14:textId="77777777" w:rsidR="003F5409" w:rsidRDefault="003F5409" w:rsidP="00B823AA">
      <w:pPr>
        <w:pStyle w:val="Title2"/>
      </w:pPr>
    </w:p>
    <w:p w14:paraId="79F15129" w14:textId="77777777" w:rsidR="003F5409" w:rsidRDefault="003F5409" w:rsidP="00B823AA">
      <w:pPr>
        <w:pStyle w:val="Title2"/>
      </w:pPr>
    </w:p>
    <w:p w14:paraId="39C398FE" w14:textId="77777777" w:rsidR="003F5409" w:rsidRDefault="003F5409" w:rsidP="00B823AA">
      <w:pPr>
        <w:pStyle w:val="Title2"/>
      </w:pPr>
    </w:p>
    <w:p w14:paraId="1FD10EEF" w14:textId="77777777" w:rsidR="003F5409" w:rsidRDefault="003F5409" w:rsidP="00B823AA">
      <w:pPr>
        <w:pStyle w:val="Title2"/>
      </w:pPr>
    </w:p>
    <w:p w14:paraId="3236A551" w14:textId="77777777" w:rsidR="003F5409" w:rsidRDefault="003F5409" w:rsidP="00B823AA">
      <w:pPr>
        <w:pStyle w:val="Title2"/>
      </w:pPr>
    </w:p>
    <w:p w14:paraId="7570DAA1" w14:textId="77777777" w:rsidR="003F5409" w:rsidRDefault="003F5409" w:rsidP="00B823AA">
      <w:pPr>
        <w:pStyle w:val="Title2"/>
      </w:pPr>
    </w:p>
    <w:p w14:paraId="05805A43" w14:textId="77777777" w:rsidR="003F5409" w:rsidRDefault="003F5409" w:rsidP="00B823AA">
      <w:pPr>
        <w:pStyle w:val="Title2"/>
      </w:pPr>
    </w:p>
    <w:p w14:paraId="281374EA" w14:textId="77777777" w:rsidR="003F5409" w:rsidRDefault="003F5409" w:rsidP="00B823AA">
      <w:pPr>
        <w:pStyle w:val="Title2"/>
      </w:pPr>
    </w:p>
    <w:p w14:paraId="0D78EDCF" w14:textId="77777777" w:rsidR="003F5409" w:rsidRDefault="003F5409" w:rsidP="00B823AA">
      <w:pPr>
        <w:pStyle w:val="Title2"/>
      </w:pPr>
    </w:p>
    <w:p w14:paraId="7347C589" w14:textId="77777777" w:rsidR="003F5409" w:rsidRDefault="003F5409" w:rsidP="00B823AA">
      <w:pPr>
        <w:pStyle w:val="Title2"/>
      </w:pPr>
    </w:p>
    <w:p w14:paraId="23720079" w14:textId="77777777" w:rsidR="00296FED" w:rsidRDefault="003B0EA9" w:rsidP="00D75ACE">
      <w:pPr>
        <w:pStyle w:val="Title"/>
      </w:pPr>
      <w:r>
        <w:lastRenderedPageBreak/>
        <w:t>Terrorist Organizations</w:t>
      </w:r>
    </w:p>
    <w:p w14:paraId="6788E46B" w14:textId="77777777" w:rsidR="0052370E" w:rsidRDefault="003B0EA9" w:rsidP="0052370E">
      <w:pPr>
        <w:pStyle w:val="Heading1"/>
      </w:pPr>
      <w:r>
        <w:t>Introduction</w:t>
      </w:r>
    </w:p>
    <w:p w14:paraId="09AFBB22" w14:textId="370A5260" w:rsidR="0052370E" w:rsidRDefault="00B55794" w:rsidP="0052346D">
      <w:pPr>
        <w:rPr>
          <w:rFonts w:ascii="Times New Roman" w:hAnsi="Times New Roman" w:cs="Times New Roman"/>
        </w:rPr>
      </w:pPr>
      <w:r>
        <w:rPr>
          <w:rFonts w:ascii="Times New Roman" w:hAnsi="Times New Roman" w:cs="Times New Roman"/>
        </w:rPr>
        <w:t xml:space="preserve">This </w:t>
      </w:r>
      <w:r w:rsidRPr="00A60939">
        <w:rPr>
          <w:rFonts w:ascii="Times New Roman" w:hAnsi="Times New Roman" w:cs="Times New Roman"/>
        </w:rPr>
        <w:t>modern globalized world</w:t>
      </w:r>
      <w:r>
        <w:rPr>
          <w:rFonts w:ascii="Times New Roman" w:hAnsi="Times New Roman" w:cs="Times New Roman"/>
        </w:rPr>
        <w:t xml:space="preserve"> is experiencing a critical juncture</w:t>
      </w:r>
      <w:r w:rsidR="003B0EA9" w:rsidRPr="00A60939">
        <w:rPr>
          <w:rFonts w:ascii="Times New Roman" w:hAnsi="Times New Roman" w:cs="Times New Roman"/>
        </w:rPr>
        <w:t xml:space="preserve">. Several critical challenges are evident here, but the existence of global terrorism has become a tipping point for </w:t>
      </w:r>
      <w:r w:rsidR="00FF6CD1">
        <w:rPr>
          <w:rFonts w:ascii="Times New Roman" w:hAnsi="Times New Roman" w:cs="Times New Roman"/>
        </w:rPr>
        <w:t xml:space="preserve">the </w:t>
      </w:r>
      <w:r w:rsidR="003B0EA9" w:rsidRPr="00A60939">
        <w:rPr>
          <w:rFonts w:ascii="Times New Roman" w:hAnsi="Times New Roman" w:cs="Times New Roman"/>
        </w:rPr>
        <w:t xml:space="preserve">community of nations. This threat is obvious everywhere, and American territory is no exception. The united states of America have faced and continue to face several challenges from terrorist organizations. </w:t>
      </w:r>
      <w:r w:rsidR="003B0EA9">
        <w:rPr>
          <w:rFonts w:ascii="Times New Roman" w:hAnsi="Times New Roman" w:cs="Times New Roman"/>
        </w:rPr>
        <w:t xml:space="preserve">The myriad risks and threats from global terrorist organizations cannot be categorized. The threat of terrorism is real and it is coming from all sides. The </w:t>
      </w:r>
      <w:r w:rsidR="00FF6CD1">
        <w:rPr>
          <w:rFonts w:ascii="Times New Roman" w:hAnsi="Times New Roman" w:cs="Times New Roman"/>
        </w:rPr>
        <w:t>U</w:t>
      </w:r>
      <w:r w:rsidR="003B0EA9">
        <w:rPr>
          <w:rFonts w:ascii="Times New Roman" w:hAnsi="Times New Roman" w:cs="Times New Roman"/>
        </w:rPr>
        <w:t xml:space="preserve">nited </w:t>
      </w:r>
      <w:r w:rsidR="00FF6CD1">
        <w:rPr>
          <w:rFonts w:ascii="Times New Roman" w:hAnsi="Times New Roman" w:cs="Times New Roman"/>
        </w:rPr>
        <w:t>S</w:t>
      </w:r>
      <w:r w:rsidR="003B0EA9">
        <w:rPr>
          <w:rFonts w:ascii="Times New Roman" w:hAnsi="Times New Roman" w:cs="Times New Roman"/>
        </w:rPr>
        <w:t xml:space="preserve">tates of America </w:t>
      </w:r>
      <w:r w:rsidR="00FF6CD1">
        <w:rPr>
          <w:rFonts w:ascii="Times New Roman" w:hAnsi="Times New Roman" w:cs="Times New Roman"/>
        </w:rPr>
        <w:t>faces</w:t>
      </w:r>
      <w:r w:rsidR="003B0EA9">
        <w:rPr>
          <w:rFonts w:ascii="Times New Roman" w:hAnsi="Times New Roman" w:cs="Times New Roman"/>
        </w:rPr>
        <w:t xml:space="preserve"> it from external and as well as from the internal side. T</w:t>
      </w:r>
      <w:bookmarkStart w:id="0" w:name="_GoBack"/>
      <w:bookmarkEnd w:id="0"/>
      <w:r w:rsidR="003B0EA9">
        <w:rPr>
          <w:rFonts w:ascii="Times New Roman" w:hAnsi="Times New Roman" w:cs="Times New Roman"/>
        </w:rPr>
        <w:t>he domestic front is also under the brunt of terrorism. Right-wing extremist</w:t>
      </w:r>
      <w:r w:rsidR="00FF6CD1">
        <w:rPr>
          <w:rFonts w:ascii="Times New Roman" w:hAnsi="Times New Roman" w:cs="Times New Roman"/>
        </w:rPr>
        <w:t>s</w:t>
      </w:r>
      <w:r w:rsidR="003B0EA9">
        <w:rPr>
          <w:rFonts w:ascii="Times New Roman" w:hAnsi="Times New Roman" w:cs="Times New Roman"/>
        </w:rPr>
        <w:t xml:space="preserve"> are </w:t>
      </w:r>
      <w:r w:rsidR="00FF6CD1">
        <w:rPr>
          <w:rFonts w:ascii="Times New Roman" w:hAnsi="Times New Roman" w:cs="Times New Roman"/>
        </w:rPr>
        <w:t>more in numbers now</w:t>
      </w:r>
      <w:r w:rsidR="003B0EA9">
        <w:rPr>
          <w:rFonts w:ascii="Times New Roman" w:hAnsi="Times New Roman" w:cs="Times New Roman"/>
        </w:rPr>
        <w:t xml:space="preserve"> </w:t>
      </w:r>
      <w:r w:rsidR="00FF6CD1">
        <w:rPr>
          <w:rFonts w:ascii="Times New Roman" w:hAnsi="Times New Roman" w:cs="Times New Roman"/>
        </w:rPr>
        <w:t xml:space="preserve">comparatively as they were in the past. Their increasing number is </w:t>
      </w:r>
      <w:r w:rsidR="003B0EA9">
        <w:rPr>
          <w:rFonts w:ascii="Times New Roman" w:hAnsi="Times New Roman" w:cs="Times New Roman"/>
        </w:rPr>
        <w:t>a</w:t>
      </w:r>
      <w:r w:rsidR="00FF6CD1">
        <w:rPr>
          <w:rFonts w:ascii="Times New Roman" w:hAnsi="Times New Roman" w:cs="Times New Roman"/>
        </w:rPr>
        <w:t xml:space="preserve"> great</w:t>
      </w:r>
      <w:r w:rsidR="003B0EA9">
        <w:rPr>
          <w:rFonts w:ascii="Times New Roman" w:hAnsi="Times New Roman" w:cs="Times New Roman"/>
        </w:rPr>
        <w:t xml:space="preserve"> threat to internal security and stability</w:t>
      </w:r>
      <w:r w:rsidR="00FF6CD1">
        <w:rPr>
          <w:rFonts w:ascii="Times New Roman" w:hAnsi="Times New Roman" w:cs="Times New Roman"/>
        </w:rPr>
        <w:t xml:space="preserve"> of the United States of America</w:t>
      </w:r>
      <w:r w:rsidR="003B0EA9">
        <w:rPr>
          <w:rFonts w:ascii="Times New Roman" w:hAnsi="Times New Roman" w:cs="Times New Roman"/>
        </w:rPr>
        <w:t xml:space="preserve">. </w:t>
      </w:r>
      <w:r w:rsidR="00FF6CD1">
        <w:rPr>
          <w:rFonts w:ascii="Times New Roman" w:hAnsi="Times New Roman" w:cs="Times New Roman"/>
        </w:rPr>
        <w:t>T</w:t>
      </w:r>
      <w:r w:rsidR="003B0EA9">
        <w:rPr>
          <w:rFonts w:ascii="Times New Roman" w:hAnsi="Times New Roman" w:cs="Times New Roman"/>
        </w:rPr>
        <w:t>hese imploding threats are compounding</w:t>
      </w:r>
      <w:r w:rsidR="00FF6CD1">
        <w:rPr>
          <w:rFonts w:ascii="Times New Roman" w:hAnsi="Times New Roman" w:cs="Times New Roman"/>
        </w:rPr>
        <w:t xml:space="preserve"> without a shadow of a doubt</w:t>
      </w:r>
      <w:r w:rsidR="003B0EA9">
        <w:rPr>
          <w:rFonts w:ascii="Times New Roman" w:hAnsi="Times New Roman" w:cs="Times New Roman"/>
        </w:rPr>
        <w:t xml:space="preserve">. Moreover, challenges from </w:t>
      </w:r>
      <w:r w:rsidR="00FF6CD1">
        <w:rPr>
          <w:rFonts w:ascii="Times New Roman" w:hAnsi="Times New Roman" w:cs="Times New Roman"/>
        </w:rPr>
        <w:t xml:space="preserve">external </w:t>
      </w:r>
      <w:r w:rsidR="003B0EA9">
        <w:rPr>
          <w:rFonts w:ascii="Times New Roman" w:hAnsi="Times New Roman" w:cs="Times New Roman"/>
        </w:rPr>
        <w:t>terrorist organizations</w:t>
      </w:r>
      <w:r w:rsidR="00FF6CD1">
        <w:rPr>
          <w:rFonts w:ascii="Times New Roman" w:hAnsi="Times New Roman" w:cs="Times New Roman"/>
        </w:rPr>
        <w:t xml:space="preserve"> are not gone despite the US-led War on Terror. Terrorist organizations and associated threats are real, but </w:t>
      </w:r>
      <w:r w:rsidR="0052346D">
        <w:rPr>
          <w:rFonts w:ascii="Times New Roman" w:hAnsi="Times New Roman" w:cs="Times New Roman"/>
        </w:rPr>
        <w:t>effective security plan</w:t>
      </w:r>
      <w:r w:rsidR="00FF6CD1">
        <w:rPr>
          <w:rFonts w:ascii="Times New Roman" w:hAnsi="Times New Roman" w:cs="Times New Roman"/>
        </w:rPr>
        <w:t>s</w:t>
      </w:r>
      <w:r w:rsidR="0052346D">
        <w:rPr>
          <w:rFonts w:ascii="Times New Roman" w:hAnsi="Times New Roman" w:cs="Times New Roman"/>
        </w:rPr>
        <w:t xml:space="preserve"> ha</w:t>
      </w:r>
      <w:r w:rsidR="00FF6CD1">
        <w:rPr>
          <w:rFonts w:ascii="Times New Roman" w:hAnsi="Times New Roman" w:cs="Times New Roman"/>
        </w:rPr>
        <w:t>ve</w:t>
      </w:r>
      <w:r w:rsidR="0052346D">
        <w:rPr>
          <w:rFonts w:ascii="Times New Roman" w:hAnsi="Times New Roman" w:cs="Times New Roman"/>
        </w:rPr>
        <w:t xml:space="preserve"> the potential to deal with such multifaceted risks of terrorism. The United States of America needs an all-comprehensive approach to scourge this social evil both from its land and from this modern civilized world.  </w:t>
      </w:r>
    </w:p>
    <w:p w14:paraId="74B3C752" w14:textId="7152FC84" w:rsidR="0052370E" w:rsidRDefault="003B0EA9" w:rsidP="0011678C">
      <w:pPr>
        <w:pStyle w:val="Heading2"/>
        <w:jc w:val="center"/>
      </w:pPr>
      <w:r>
        <w:t>Threats to United States Security</w:t>
      </w:r>
    </w:p>
    <w:p w14:paraId="17AE5AD4" w14:textId="7C3128BE" w:rsidR="0052346D" w:rsidRPr="0052346D" w:rsidRDefault="003B0EA9" w:rsidP="0052346D">
      <w:pPr>
        <w:rPr>
          <w:rFonts w:ascii="Times New Roman" w:hAnsi="Times New Roman" w:cs="Times New Roman"/>
        </w:rPr>
      </w:pPr>
      <w:r>
        <w:rPr>
          <w:rFonts w:ascii="Times New Roman" w:hAnsi="Times New Roman" w:cs="Times New Roman"/>
        </w:rPr>
        <w:t>Terrorism is aggravating the tensed security situation of the land. In this wake of things, It is incumbent upon national security authorities, and the other leading authorities to take effective steps that could alleviate the current situation. This menace of global terrorism must</w:t>
      </w:r>
      <w:r w:rsidR="00B8549A">
        <w:rPr>
          <w:rFonts w:ascii="Times New Roman" w:hAnsi="Times New Roman" w:cs="Times New Roman"/>
        </w:rPr>
        <w:t xml:space="preserve"> not</w:t>
      </w:r>
      <w:r>
        <w:rPr>
          <w:rFonts w:ascii="Times New Roman" w:hAnsi="Times New Roman" w:cs="Times New Roman"/>
        </w:rPr>
        <w:t xml:space="preserve"> be allowed to extend its outreach in the world or particularly in America. In this purview, it is </w:t>
      </w:r>
      <w:r>
        <w:rPr>
          <w:rFonts w:ascii="Times New Roman" w:hAnsi="Times New Roman" w:cs="Times New Roman"/>
        </w:rPr>
        <w:lastRenderedPageBreak/>
        <w:t>important to know that such emanating threats from terrorist organizations are real and potent in nature</w:t>
      </w:r>
      <w:r w:rsidR="00B8549A">
        <w:rPr>
          <w:rFonts w:ascii="Times New Roman" w:hAnsi="Times New Roman" w:cs="Times New Roman"/>
        </w:rPr>
        <w:t xml:space="preserve"> as highlighted in </w:t>
      </w:r>
      <w:r w:rsidR="00B8549A">
        <w:rPr>
          <w:rFonts w:ascii="Times New Roman" w:hAnsi="Times New Roman" w:cs="Times New Roman"/>
        </w:rPr>
        <w:fldChar w:fldCharType="begin"/>
      </w:r>
      <w:r w:rsidR="00B8549A">
        <w:rPr>
          <w:rFonts w:ascii="Times New Roman" w:hAnsi="Times New Roman" w:cs="Times New Roman"/>
        </w:rPr>
        <w:instrText xml:space="preserve"> ADDIN ZOTERO_ITEM CSL_CITATION {"citationID":"rV4xsEnK","properties":{"formattedCitation":"(Combs, 2017)","plainCitation":"(Combs, 2017)","noteIndex":0},"citationItems":[{"id":442,"uris":["http://zotero.org/users/local/ZD9MNZ2P/items/J6YGLAMX"],"uri":["http://zotero.org/users/local/ZD9MNZ2P/items/J6YGLAMX"],"itemData":{"id":442,"type":"book","title":"Terrorism in the Twenty-First Century","publisher":"Routledge","source":"www.taylorfrancis.com","abstract":"Terrorism in the Twenty-First Century helps readers understand terrorism, responses to it, and current trends that affect the future of this phenomenon.\nPutting","URL":"https://www.taylorfrancis.com/books/9781315617053","ISBN":"978-1-315-61705-3","note":"DOI: 10.4324/9781315617053","language":"en","author":[{"family":"Combs","given":"Cynthia C."}],"issued":{"date-parts":[["2017",11,28]]},"accessed":{"date-parts":[["2019",7,5]]}}}],"schema":"https://github.com/citation-style-language/schema/raw/master/csl-citation.json"} </w:instrText>
      </w:r>
      <w:r w:rsidR="00B8549A">
        <w:rPr>
          <w:rFonts w:ascii="Times New Roman" w:hAnsi="Times New Roman" w:cs="Times New Roman"/>
        </w:rPr>
        <w:fldChar w:fldCharType="separate"/>
      </w:r>
      <w:r w:rsidR="00B8549A" w:rsidRPr="00B8549A">
        <w:rPr>
          <w:rFonts w:ascii="Times New Roman" w:hAnsi="Times New Roman" w:cs="Times New Roman"/>
        </w:rPr>
        <w:t>(Combs, 2017)</w:t>
      </w:r>
      <w:r w:rsidR="00B8549A">
        <w:rPr>
          <w:rFonts w:ascii="Times New Roman" w:hAnsi="Times New Roman" w:cs="Times New Roman"/>
        </w:rPr>
        <w:fldChar w:fldCharType="end"/>
      </w:r>
      <w:r>
        <w:rPr>
          <w:rFonts w:ascii="Times New Roman" w:hAnsi="Times New Roman" w:cs="Times New Roman"/>
        </w:rPr>
        <w:t xml:space="preserve">. </w:t>
      </w:r>
    </w:p>
    <w:p w14:paraId="2FF2791F" w14:textId="4D9E5C7E" w:rsidR="0052370E" w:rsidRDefault="003B0EA9" w:rsidP="0011678C">
      <w:pPr>
        <w:pStyle w:val="Heading3"/>
        <w:jc w:val="center"/>
      </w:pPr>
      <w:r>
        <w:t>Domestic threats</w:t>
      </w:r>
    </w:p>
    <w:p w14:paraId="4F4F3BFE" w14:textId="14E483AE" w:rsidR="00055E2A" w:rsidRPr="00055E2A" w:rsidRDefault="003B0EA9" w:rsidP="00055E2A">
      <w:r>
        <w:t>The United States of America takes pride in its sense of security and stability. National security has never been a problem in American society</w:t>
      </w:r>
      <w:r w:rsidR="00B07086">
        <w:t xml:space="preserve">. </w:t>
      </w:r>
      <w:r w:rsidR="0066632B">
        <w:t xml:space="preserve"> American people have never </w:t>
      </w:r>
      <w:r w:rsidR="004E3793">
        <w:t xml:space="preserve">been </w:t>
      </w:r>
      <w:r w:rsidR="0066632B">
        <w:t xml:space="preserve">much </w:t>
      </w:r>
      <w:r w:rsidR="004E3793">
        <w:t>insecure</w:t>
      </w:r>
      <w:r w:rsidR="0066632B">
        <w:t xml:space="preserve"> in their past save the period of the American Civil war. </w:t>
      </w:r>
      <w:r w:rsidR="00B07086">
        <w:t>However, things have changed dramatically post twin tower</w:t>
      </w:r>
      <w:r w:rsidR="004E3793">
        <w:t>s</w:t>
      </w:r>
      <w:r w:rsidR="00B07086">
        <w:t xml:space="preserve"> attacks. This menace of terrorism has become a global affair. No country is safe from its outreach</w:t>
      </w:r>
      <w:r w:rsidR="00373267">
        <w:t xml:space="preserve"> and not even the superpower of this world. Basically, the kind of terrorism which emanates from inside is of a different kind. This is more of a right-wing phenomenon which is hampering the harmonious social fabric in the </w:t>
      </w:r>
      <w:r w:rsidR="004E3793">
        <w:t>U</w:t>
      </w:r>
      <w:r w:rsidR="00373267">
        <w:t xml:space="preserve">nited </w:t>
      </w:r>
      <w:r w:rsidR="004E3793">
        <w:t>S</w:t>
      </w:r>
      <w:r w:rsidR="00373267">
        <w:t xml:space="preserve">tates of America. Numerous terrorists and far-right organizations are operating and creating havoc for innocent people. </w:t>
      </w:r>
      <w:r w:rsidR="00C77C5E">
        <w:t>In the past, it was</w:t>
      </w:r>
      <w:r w:rsidR="004E3793">
        <w:t xml:space="preserve"> just</w:t>
      </w:r>
      <w:r w:rsidR="00C77C5E">
        <w:t xml:space="preserve"> Ku </w:t>
      </w:r>
      <w:proofErr w:type="spellStart"/>
      <w:r w:rsidR="00C77C5E">
        <w:t>Ku</w:t>
      </w:r>
      <w:proofErr w:type="spellEnd"/>
      <w:r w:rsidR="00C77C5E">
        <w:t xml:space="preserve"> Klux clan who hurt African-Americans. Nevertheless, in today’s world, this threat is no simple in its dynamics. At present, t</w:t>
      </w:r>
      <w:r w:rsidR="00373267">
        <w:t xml:space="preserve">here have been many terrorist incidents against the government as well. </w:t>
      </w:r>
      <w:r w:rsidR="00560D96">
        <w:t>Consider for example a shooting attack on June 2014 when two policemen were killed in an ambush.</w:t>
      </w:r>
      <w:r w:rsidR="00BD1D8F">
        <w:t xml:space="preserve"> One anti-government couple carried out this shooting. Some other attacks </w:t>
      </w:r>
      <w:r w:rsidR="00BD1D8F" w:rsidRPr="00BD1D8F">
        <w:t xml:space="preserve">are </w:t>
      </w:r>
      <w:hyperlink r:id="rId7" w:tooltip="California mosque fire" w:history="1">
        <w:r w:rsidR="00BD1D8F" w:rsidRPr="00BD1D8F">
          <w:rPr>
            <w:rStyle w:val="Hyperlink"/>
            <w:color w:val="auto"/>
            <w:u w:val="none"/>
          </w:rPr>
          <w:t>the burning of Dar-ul-Arqam Mosque</w:t>
        </w:r>
      </w:hyperlink>
      <w:r w:rsidR="00BD1D8F" w:rsidRPr="00BD1D8F">
        <w:t> in </w:t>
      </w:r>
      <w:hyperlink r:id="rId8" w:tooltip="Escondido, California" w:history="1">
        <w:r w:rsidR="00BD1D8F" w:rsidRPr="00BD1D8F">
          <w:rPr>
            <w:rStyle w:val="Hyperlink"/>
            <w:color w:val="auto"/>
            <w:u w:val="none"/>
          </w:rPr>
          <w:t>California</w:t>
        </w:r>
      </w:hyperlink>
      <w:r w:rsidR="00BD1D8F" w:rsidRPr="00BD1D8F">
        <w:t> and </w:t>
      </w:r>
      <w:hyperlink r:id="rId9" w:tooltip="Poway synagogue shooting" w:history="1">
        <w:r w:rsidR="00BD1D8F" w:rsidRPr="00BD1D8F">
          <w:rPr>
            <w:rStyle w:val="Hyperlink"/>
            <w:color w:val="auto"/>
            <w:u w:val="none"/>
          </w:rPr>
          <w:t>the shooting of a synagogue</w:t>
        </w:r>
      </w:hyperlink>
      <w:r w:rsidR="00BD1D8F" w:rsidRPr="00BD1D8F">
        <w:t>.</w:t>
      </w:r>
      <w:r w:rsidR="00560D96" w:rsidRPr="00BD1D8F">
        <w:t xml:space="preserve"> </w:t>
      </w:r>
      <w:r w:rsidR="006D52AA">
        <w:t xml:space="preserve">White citizens use the pretext of  Islamophobia as </w:t>
      </w:r>
      <w:hyperlink r:id="rId10" w:anchor="Suspect" w:tooltip="Poway synagogue shooting" w:history="1">
        <w:r w:rsidR="006D52AA" w:rsidRPr="00183DC6">
          <w:rPr>
            <w:rStyle w:val="Hyperlink"/>
            <w:color w:val="auto"/>
            <w:u w:val="none"/>
          </w:rPr>
          <w:t>John T. Earnest</w:t>
        </w:r>
      </w:hyperlink>
      <w:r w:rsidR="006D52AA" w:rsidRPr="00183DC6">
        <w:t xml:space="preserve"> </w:t>
      </w:r>
      <w:r w:rsidR="006D52AA">
        <w:t xml:space="preserve">of the California burning did. </w:t>
      </w:r>
      <w:r w:rsidR="00BD1D8F">
        <w:t xml:space="preserve">These are some </w:t>
      </w:r>
      <w:r w:rsidR="00BE6132">
        <w:t>significant terrorist</w:t>
      </w:r>
      <w:r w:rsidR="00BD1D8F">
        <w:t xml:space="preserve"> attacks in </w:t>
      </w:r>
      <w:r w:rsidR="00560D96">
        <w:t xml:space="preserve">American society. </w:t>
      </w:r>
      <w:r w:rsidR="004D1C0A">
        <w:t xml:space="preserve">According to Federal board of investigation, this threat of home-grown extremists is rising in American society. </w:t>
      </w:r>
      <w:r w:rsidR="004A76D0">
        <w:t xml:space="preserve">Moreover, </w:t>
      </w:r>
      <w:r w:rsidR="004E3793">
        <w:t>this</w:t>
      </w:r>
      <w:r w:rsidR="004A76D0">
        <w:t xml:space="preserve"> </w:t>
      </w:r>
      <w:r w:rsidR="004B37EC">
        <w:t>new trend of white nationalism is not good for American people as it disturbs the harmonious civil balance in society. Americans have paid a heavy price for civil rights</w:t>
      </w:r>
      <w:r w:rsidR="0066632B">
        <w:t xml:space="preserve">, and now things are at the verge of collapse. </w:t>
      </w:r>
      <w:r w:rsidR="00077A27">
        <w:t xml:space="preserve">The number of </w:t>
      </w:r>
      <w:r w:rsidR="0066632B">
        <w:t>White supremacists</w:t>
      </w:r>
      <w:r w:rsidR="00077A27">
        <w:t xml:space="preserve"> in society is increasing. Internal security has become a troubled affair because authorities are </w:t>
      </w:r>
      <w:r w:rsidR="00077A27">
        <w:lastRenderedPageBreak/>
        <w:t>having a lackadaisical approach in countering the menace.</w:t>
      </w:r>
      <w:r w:rsidR="00B87FB3">
        <w:t xml:space="preserve"> Besides, it has been witnessed that some serving professionals in law enforcement agencies are involved in various attacks. Lone Wolf phenomenon is also present in American society as it is no different than any other society in the world. </w:t>
      </w:r>
      <w:r w:rsidR="00183DC6">
        <w:rPr>
          <w:rFonts w:ascii="Times New Roman" w:hAnsi="Times New Roman" w:cs="Times New Roman"/>
        </w:rPr>
        <w:t xml:space="preserve">This lone wolf also needs attention as it is the new burgeoning threat in American society. </w:t>
      </w:r>
      <w:r w:rsidR="00B87FB3">
        <w:t>These security officials collude with extremist groups and carry out</w:t>
      </w:r>
      <w:r w:rsidR="001917FF">
        <w:t xml:space="preserve"> their heinous designs. </w:t>
      </w:r>
    </w:p>
    <w:p w14:paraId="041D5622" w14:textId="5E9F967F" w:rsidR="0052370E" w:rsidRDefault="003B0EA9" w:rsidP="0011678C">
      <w:pPr>
        <w:pStyle w:val="Heading3"/>
        <w:jc w:val="center"/>
      </w:pPr>
      <w:r>
        <w:t>International threats</w:t>
      </w:r>
    </w:p>
    <w:p w14:paraId="552D1267" w14:textId="4C925DFD" w:rsidR="00055E2A" w:rsidRPr="00055E2A" w:rsidRDefault="003B0EA9" w:rsidP="00A243A9">
      <w:r>
        <w:t xml:space="preserve">Terrorism has existed in this world in different forms. One cannot opine that it is the by-product of technology or the new world order. The attack on twin towers was the first obvious appearance of this menace of terrorism. Post 9/11 attacks, this terrorism has taken the form of an existential threat for the whole world community. According to leading security agencies of the world, numerous terrorist networks are existing and hampering the quality of life on this planet. The terrorist organization </w:t>
      </w:r>
      <w:r w:rsidR="00C473E1">
        <w:t xml:space="preserve">Al-Qaida was behind nine eleven attacks. At that time, this was the only significant name in terrorist organizations. Nevertheless, the magnitude and intensity of global terrorism compounded when several conflicts in the world ushered in. The most conflict-stricken zone is the Middle East where the US is trying to strike a perfect deal with all the relevant actors. So, united states of America is facing threats from ISIS which is the most lethal terrorist weaponry in the world now. </w:t>
      </w:r>
      <w:r w:rsidR="001917FF">
        <w:t xml:space="preserve">ISIS is having many recruits from America who join their ranks and then become a part of their terrorist outfit. </w:t>
      </w:r>
      <w:r>
        <w:t>Furthermore, g</w:t>
      </w:r>
      <w:r w:rsidR="00BD1D8F">
        <w:t xml:space="preserve">lobalization is the product of US leaders, but terrorist groups are now using this tool in their favour. Terrorist figures </w:t>
      </w:r>
      <w:r w:rsidR="00BE6132">
        <w:t xml:space="preserve">are making full use of social media </w:t>
      </w:r>
      <w:r>
        <w:t>to perpetuate their evil in the world with much ease and speed. They have their own social media accounts and those effectively radicalize those aggrieved minds.</w:t>
      </w:r>
      <w:r w:rsidR="00A243A9">
        <w:t xml:space="preserve"> This threat from foreign terrorist organizations needs appropriate handling. </w:t>
      </w:r>
    </w:p>
    <w:p w14:paraId="747E0ED8" w14:textId="3EE68B4A" w:rsidR="0052370E" w:rsidRDefault="003B0EA9" w:rsidP="0011678C">
      <w:pPr>
        <w:pStyle w:val="Heading2"/>
        <w:jc w:val="center"/>
      </w:pPr>
      <w:r>
        <w:lastRenderedPageBreak/>
        <w:t>Measures to guard against threats</w:t>
      </w:r>
    </w:p>
    <w:p w14:paraId="2D7A66F5" w14:textId="305A2B8B" w:rsidR="004A76D0" w:rsidRDefault="003B0EA9" w:rsidP="00B87FB3">
      <w:pPr>
        <w:ind w:firstLine="0"/>
      </w:pPr>
      <w:r>
        <w:tab/>
        <w:t xml:space="preserve">Every problem comes with a solution.  </w:t>
      </w:r>
      <w:r w:rsidR="001917FF">
        <w:t xml:space="preserve">This current security situation of the United States is perplexing, but it can be amended with various pragmatic strategies. First of all, all law enforcement agencies and the security officials need to get done with white supremacist tendencies. They need to adhere to the concept of unity and unified America. FBI and CIA can take off the radicalization tendencies in disturbed individuals in society who need rehabilitation and </w:t>
      </w:r>
      <w:r w:rsidR="00BD1D8F">
        <w:t xml:space="preserve">reform. Moreover, on the external front, it is needed that the US join hands with other affected nations to deal with this phenomenon of global terrorism. Terrorist organizations are posing an existential threat for the whole world and no nation can escape its brunt. Since the United States of America is the superpower of this twenty-first-century world, it is the direct responsibility of US leaders to eradicate terrorism not only from its land but also from the world. </w:t>
      </w:r>
      <w:r w:rsidR="00EE1291">
        <w:t xml:space="preserve">Perhaps, this counterterrorism approach is the need of the hour as it is illuminated in </w:t>
      </w:r>
      <w:r w:rsidR="00EE1291">
        <w:fldChar w:fldCharType="begin"/>
      </w:r>
      <w:r w:rsidR="00EE1291">
        <w:instrText xml:space="preserve"> ADDIN ZOTERO_ITEM CSL_CITATION {"citationID":"qFuUcfwM","properties":{"formattedCitation":"(Nacos, 2016)","plainCitation":"(Nacos, 2016)","noteIndex":0},"citationItems":[{"id":444,"uris":["http://zotero.org/users/local/ZD9MNZ2P/items/WMJN56DQ"],"uri":["http://zotero.org/users/local/ZD9MNZ2P/items/WMJN56DQ"],"itemData":{"id":444,"type":"book","title":"Terrorism and Counterterrorism","publisher":"Routledge","source":"www.taylorfrancis.com","abstract":"Focusing on the phenomenon of terrorism in the age of ISIS/ISIL, Terrorism and Counterterrorism investigates this form of political violence in an international","URL":"https://www.taylorfrancis.com/books/9781315641270","ISBN":"978-1-315-64127-0","note":"DOI: 10.4324/9781315641270","language":"en","author":[{"family":"Nacos","given":"Brigitte L."}],"issued":{"date-parts":[["2016",3,30]]},"accessed":{"date-parts":[["2019",7,5]]}}}],"schema":"https://github.com/citation-style-language/schema/raw/master/csl-citation.json"} </w:instrText>
      </w:r>
      <w:r w:rsidR="00EE1291">
        <w:fldChar w:fldCharType="separate"/>
      </w:r>
      <w:r w:rsidR="00EE1291" w:rsidRPr="00EE1291">
        <w:rPr>
          <w:rFonts w:ascii="Times New Roman" w:hAnsi="Times New Roman" w:cs="Times New Roman"/>
        </w:rPr>
        <w:t>(Nacos, 2016)</w:t>
      </w:r>
      <w:r w:rsidR="00EE1291">
        <w:fldChar w:fldCharType="end"/>
      </w:r>
      <w:r w:rsidR="00EE1291">
        <w:t>.</w:t>
      </w:r>
    </w:p>
    <w:p w14:paraId="06BC5E16" w14:textId="77777777" w:rsidR="004A76D0" w:rsidRPr="004A76D0" w:rsidRDefault="004A76D0" w:rsidP="00BD1D8F">
      <w:pPr>
        <w:ind w:firstLine="0"/>
      </w:pPr>
    </w:p>
    <w:p w14:paraId="7B1A6036" w14:textId="3DD99C74" w:rsidR="004A76D0" w:rsidRDefault="003B0EA9" w:rsidP="004A76D0">
      <w:pPr>
        <w:pStyle w:val="Heading1"/>
      </w:pPr>
      <w:r>
        <w:lastRenderedPageBreak/>
        <w:t>Conclusion</w:t>
      </w:r>
    </w:p>
    <w:p w14:paraId="2FA57F14" w14:textId="44050E56" w:rsidR="0052370E" w:rsidRPr="00EA133A" w:rsidRDefault="003B0EA9" w:rsidP="00EA133A">
      <w:pPr>
        <w:pStyle w:val="Heading1"/>
        <w:tabs>
          <w:tab w:val="left" w:pos="1005"/>
        </w:tabs>
        <w:jc w:val="left"/>
        <w:rPr>
          <w:b w:val="0"/>
          <w:bCs w:val="0"/>
          <w:lang w:val="en-GB"/>
        </w:rPr>
      </w:pPr>
      <w:r>
        <w:tab/>
      </w:r>
      <w:r w:rsidRPr="004A76D0">
        <w:rPr>
          <w:b w:val="0"/>
          <w:bCs w:val="0"/>
          <w:lang w:val="en-GB"/>
        </w:rPr>
        <w:t xml:space="preserve">In a nutshell, it is suggested from the above discussion that global terrorism is here and persistent in this modern world. </w:t>
      </w:r>
      <w:r w:rsidR="00F2128C" w:rsidRPr="00F2128C">
        <w:rPr>
          <w:b w:val="0"/>
          <w:bCs w:val="0"/>
        </w:rPr>
        <w:t>It is no blinking the fact that this terror game has to be stopped from both ends: internal and external. Prudent and pragmatic measures are the need of the hour</w:t>
      </w:r>
      <w:r w:rsidRPr="004A76D0">
        <w:rPr>
          <w:b w:val="0"/>
          <w:bCs w:val="0"/>
          <w:lang w:val="en-GB"/>
        </w:rPr>
        <w:t>. These terrorist organizations are ominous in their designs. Terrorist organizations from outside are bent upon harming the US, but it is equally true for those terror outfits that are residing within its own territory. The threats from these outfits are multidimensional and complex. It is mandatory for national security agencies to chalk out a plan to eradicate and control this menace of terrorism from their land. It is high time to devote full energies to make America safe and sound from all such internal and external threats. History testifies that countries need to be vigilant enough to protect their societies from all s</w:t>
      </w:r>
      <w:r w:rsidR="00A243A9">
        <w:rPr>
          <w:b w:val="0"/>
          <w:bCs w:val="0"/>
          <w:lang w:val="en-GB"/>
        </w:rPr>
        <w:t xml:space="preserve">uch social evils. This is how societies and countries progress. </w:t>
      </w:r>
    </w:p>
    <w:p w14:paraId="7B08EA32" w14:textId="77777777" w:rsidR="0052370E" w:rsidRPr="0052370E" w:rsidRDefault="003B0EA9" w:rsidP="0052370E">
      <w:pPr>
        <w:pStyle w:val="SectionTitle"/>
        <w:rPr>
          <w:b/>
        </w:rPr>
      </w:pPr>
      <w:r w:rsidRPr="0052370E">
        <w:rPr>
          <w:b/>
        </w:rPr>
        <w:lastRenderedPageBreak/>
        <w:t xml:space="preserve">References: </w:t>
      </w:r>
    </w:p>
    <w:p w14:paraId="5CDF1489" w14:textId="36016C5B" w:rsidR="00FF6CD1" w:rsidRPr="00FF6CD1" w:rsidRDefault="003B0EA9" w:rsidP="00FF6CD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F6CD1">
        <w:rPr>
          <w:rFonts w:ascii="Times New Roman" w:hAnsi="Times New Roman" w:cs="Times New Roman"/>
        </w:rPr>
        <w:t xml:space="preserve">Combs, C. C. (2017). </w:t>
      </w:r>
      <w:r w:rsidRPr="00FF6CD1">
        <w:rPr>
          <w:rFonts w:ascii="Times New Roman" w:hAnsi="Times New Roman" w:cs="Times New Roman"/>
          <w:i/>
          <w:iCs/>
        </w:rPr>
        <w:t>Terrorism in the Twenty-First Century</w:t>
      </w:r>
      <w:r w:rsidRPr="00FF6CD1">
        <w:rPr>
          <w:rFonts w:ascii="Times New Roman" w:hAnsi="Times New Roman" w:cs="Times New Roman"/>
        </w:rPr>
        <w:t xml:space="preserve">. </w:t>
      </w:r>
    </w:p>
    <w:p w14:paraId="7523B557" w14:textId="77777777" w:rsidR="00FF6CD1" w:rsidRPr="00FF6CD1" w:rsidRDefault="003B0EA9" w:rsidP="00FF6CD1">
      <w:pPr>
        <w:pStyle w:val="Bibliography"/>
        <w:rPr>
          <w:rFonts w:ascii="Times New Roman" w:hAnsi="Times New Roman" w:cs="Times New Roman"/>
        </w:rPr>
      </w:pPr>
      <w:r w:rsidRPr="00FF6CD1">
        <w:rPr>
          <w:rFonts w:ascii="Times New Roman" w:hAnsi="Times New Roman" w:cs="Times New Roman"/>
        </w:rPr>
        <w:t xml:space="preserve">Nacos, B. L. (2016). </w:t>
      </w:r>
      <w:r w:rsidRPr="00FF6CD1">
        <w:rPr>
          <w:rFonts w:ascii="Times New Roman" w:hAnsi="Times New Roman" w:cs="Times New Roman"/>
          <w:i/>
          <w:iCs/>
        </w:rPr>
        <w:t>Terrorism and Counterterrorism</w:t>
      </w:r>
      <w:r w:rsidRPr="00FF6CD1">
        <w:rPr>
          <w:rFonts w:ascii="Times New Roman" w:hAnsi="Times New Roman" w:cs="Times New Roman"/>
        </w:rPr>
        <w:t>. https://doi.org/10.4324/9781315641270</w:t>
      </w:r>
    </w:p>
    <w:p w14:paraId="200D6864" w14:textId="313C9D66" w:rsidR="00F82768" w:rsidRDefault="003B0EA9" w:rsidP="00F82768">
      <w:r>
        <w:fldChar w:fldCharType="end"/>
      </w:r>
    </w:p>
    <w:sectPr w:rsidR="00F82768">
      <w:headerReference w:type="default" r:id="rId11"/>
      <w:headerReference w:type="first" r:id="rId12"/>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797673" w14:textId="77777777" w:rsidR="00EA19E4" w:rsidRDefault="00EA19E4">
      <w:pPr>
        <w:spacing w:line="240" w:lineRule="auto"/>
      </w:pPr>
      <w:r>
        <w:separator/>
      </w:r>
    </w:p>
  </w:endnote>
  <w:endnote w:type="continuationSeparator" w:id="0">
    <w:p w14:paraId="74EE0E9A" w14:textId="77777777" w:rsidR="00EA19E4" w:rsidRDefault="00EA19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ACA11E" w14:textId="77777777" w:rsidR="00EA19E4" w:rsidRDefault="00EA19E4">
      <w:pPr>
        <w:spacing w:line="240" w:lineRule="auto"/>
      </w:pPr>
      <w:r>
        <w:separator/>
      </w:r>
    </w:p>
  </w:footnote>
  <w:footnote w:type="continuationSeparator" w:id="0">
    <w:p w14:paraId="5BD01895" w14:textId="77777777" w:rsidR="00EA19E4" w:rsidRDefault="00EA19E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51EF34" w14:textId="77777777" w:rsidR="00E81978" w:rsidRDefault="003B0EA9">
    <w:pPr>
      <w:pStyle w:val="Header"/>
    </w:pPr>
    <w:r>
      <w:rPr>
        <w:rStyle w:val="Strong"/>
      </w:rPr>
      <w:t>Global Terrorism</w:t>
    </w:r>
    <w:r w:rsidR="00797F6D" w:rsidRP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966A2" w14:textId="77777777" w:rsidR="00E81978" w:rsidRDefault="003B0EA9">
    <w:pPr>
      <w:pStyle w:val="Header"/>
      <w:rPr>
        <w:rStyle w:val="Strong"/>
      </w:rPr>
    </w:pPr>
    <w:r>
      <w:t>Global Terrorism</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Pr="0052370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518248F8">
      <w:start w:val="1"/>
      <w:numFmt w:val="bullet"/>
      <w:lvlText w:val=""/>
      <w:lvlJc w:val="left"/>
      <w:pPr>
        <w:ind w:left="720" w:hanging="360"/>
      </w:pPr>
      <w:rPr>
        <w:rFonts w:ascii="Symbol" w:hAnsi="Symbol" w:hint="default"/>
      </w:rPr>
    </w:lvl>
    <w:lvl w:ilvl="1" w:tplc="B6D475A8" w:tentative="1">
      <w:start w:val="1"/>
      <w:numFmt w:val="bullet"/>
      <w:lvlText w:val="o"/>
      <w:lvlJc w:val="left"/>
      <w:pPr>
        <w:ind w:left="1440" w:hanging="360"/>
      </w:pPr>
      <w:rPr>
        <w:rFonts w:ascii="Courier New" w:hAnsi="Courier New" w:cs="Courier New" w:hint="default"/>
      </w:rPr>
    </w:lvl>
    <w:lvl w:ilvl="2" w:tplc="49049238" w:tentative="1">
      <w:start w:val="1"/>
      <w:numFmt w:val="bullet"/>
      <w:lvlText w:val=""/>
      <w:lvlJc w:val="left"/>
      <w:pPr>
        <w:ind w:left="2160" w:hanging="360"/>
      </w:pPr>
      <w:rPr>
        <w:rFonts w:ascii="Wingdings" w:hAnsi="Wingdings" w:hint="default"/>
      </w:rPr>
    </w:lvl>
    <w:lvl w:ilvl="3" w:tplc="138AEE56" w:tentative="1">
      <w:start w:val="1"/>
      <w:numFmt w:val="bullet"/>
      <w:lvlText w:val=""/>
      <w:lvlJc w:val="left"/>
      <w:pPr>
        <w:ind w:left="2880" w:hanging="360"/>
      </w:pPr>
      <w:rPr>
        <w:rFonts w:ascii="Symbol" w:hAnsi="Symbol" w:hint="default"/>
      </w:rPr>
    </w:lvl>
    <w:lvl w:ilvl="4" w:tplc="229E792C" w:tentative="1">
      <w:start w:val="1"/>
      <w:numFmt w:val="bullet"/>
      <w:lvlText w:val="o"/>
      <w:lvlJc w:val="left"/>
      <w:pPr>
        <w:ind w:left="3600" w:hanging="360"/>
      </w:pPr>
      <w:rPr>
        <w:rFonts w:ascii="Courier New" w:hAnsi="Courier New" w:cs="Courier New" w:hint="default"/>
      </w:rPr>
    </w:lvl>
    <w:lvl w:ilvl="5" w:tplc="1256D756" w:tentative="1">
      <w:start w:val="1"/>
      <w:numFmt w:val="bullet"/>
      <w:lvlText w:val=""/>
      <w:lvlJc w:val="left"/>
      <w:pPr>
        <w:ind w:left="4320" w:hanging="360"/>
      </w:pPr>
      <w:rPr>
        <w:rFonts w:ascii="Wingdings" w:hAnsi="Wingdings" w:hint="default"/>
      </w:rPr>
    </w:lvl>
    <w:lvl w:ilvl="6" w:tplc="ACEA1B76" w:tentative="1">
      <w:start w:val="1"/>
      <w:numFmt w:val="bullet"/>
      <w:lvlText w:val=""/>
      <w:lvlJc w:val="left"/>
      <w:pPr>
        <w:ind w:left="5040" w:hanging="360"/>
      </w:pPr>
      <w:rPr>
        <w:rFonts w:ascii="Symbol" w:hAnsi="Symbol" w:hint="default"/>
      </w:rPr>
    </w:lvl>
    <w:lvl w:ilvl="7" w:tplc="EAC8AB66" w:tentative="1">
      <w:start w:val="1"/>
      <w:numFmt w:val="bullet"/>
      <w:lvlText w:val="o"/>
      <w:lvlJc w:val="left"/>
      <w:pPr>
        <w:ind w:left="5760" w:hanging="360"/>
      </w:pPr>
      <w:rPr>
        <w:rFonts w:ascii="Courier New" w:hAnsi="Courier New" w:cs="Courier New" w:hint="default"/>
      </w:rPr>
    </w:lvl>
    <w:lvl w:ilvl="8" w:tplc="093CB4B8"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55E2A"/>
    <w:rsid w:val="00060490"/>
    <w:rsid w:val="00077A27"/>
    <w:rsid w:val="000A40AE"/>
    <w:rsid w:val="000C1F77"/>
    <w:rsid w:val="000D1FD0"/>
    <w:rsid w:val="000D3F41"/>
    <w:rsid w:val="001043B6"/>
    <w:rsid w:val="0011678C"/>
    <w:rsid w:val="00120D8C"/>
    <w:rsid w:val="00156E81"/>
    <w:rsid w:val="00183DC6"/>
    <w:rsid w:val="001917FF"/>
    <w:rsid w:val="001D3AEE"/>
    <w:rsid w:val="0022039C"/>
    <w:rsid w:val="00235295"/>
    <w:rsid w:val="002513E9"/>
    <w:rsid w:val="00296FED"/>
    <w:rsid w:val="00355DCA"/>
    <w:rsid w:val="00373267"/>
    <w:rsid w:val="00386E26"/>
    <w:rsid w:val="0039726A"/>
    <w:rsid w:val="003B0EA9"/>
    <w:rsid w:val="003D66CB"/>
    <w:rsid w:val="003F5409"/>
    <w:rsid w:val="00445E12"/>
    <w:rsid w:val="004578B7"/>
    <w:rsid w:val="004724D7"/>
    <w:rsid w:val="00492655"/>
    <w:rsid w:val="004A76D0"/>
    <w:rsid w:val="004B37EC"/>
    <w:rsid w:val="004D1C0A"/>
    <w:rsid w:val="004E3793"/>
    <w:rsid w:val="00513534"/>
    <w:rsid w:val="0052346D"/>
    <w:rsid w:val="0052370E"/>
    <w:rsid w:val="0053134F"/>
    <w:rsid w:val="0054276E"/>
    <w:rsid w:val="00551A02"/>
    <w:rsid w:val="005534FA"/>
    <w:rsid w:val="00560D96"/>
    <w:rsid w:val="005B10E9"/>
    <w:rsid w:val="005B3A43"/>
    <w:rsid w:val="005C39B5"/>
    <w:rsid w:val="005C7855"/>
    <w:rsid w:val="005D3A03"/>
    <w:rsid w:val="005E6AF9"/>
    <w:rsid w:val="005F6BDF"/>
    <w:rsid w:val="00623034"/>
    <w:rsid w:val="0066632B"/>
    <w:rsid w:val="006D33BA"/>
    <w:rsid w:val="006D52AA"/>
    <w:rsid w:val="00797F6D"/>
    <w:rsid w:val="007D07EA"/>
    <w:rsid w:val="008002C0"/>
    <w:rsid w:val="008006B2"/>
    <w:rsid w:val="008225C5"/>
    <w:rsid w:val="008B0E56"/>
    <w:rsid w:val="008C5323"/>
    <w:rsid w:val="008D477A"/>
    <w:rsid w:val="008D5F9A"/>
    <w:rsid w:val="008E3AC1"/>
    <w:rsid w:val="00981132"/>
    <w:rsid w:val="009A6A3B"/>
    <w:rsid w:val="00A243A9"/>
    <w:rsid w:val="00A60939"/>
    <w:rsid w:val="00AB29D1"/>
    <w:rsid w:val="00B07086"/>
    <w:rsid w:val="00B4615C"/>
    <w:rsid w:val="00B55794"/>
    <w:rsid w:val="00B566CC"/>
    <w:rsid w:val="00B823AA"/>
    <w:rsid w:val="00B8549A"/>
    <w:rsid w:val="00B87FB3"/>
    <w:rsid w:val="00BA45DB"/>
    <w:rsid w:val="00BC2148"/>
    <w:rsid w:val="00BC7F6E"/>
    <w:rsid w:val="00BD1D8F"/>
    <w:rsid w:val="00BE6132"/>
    <w:rsid w:val="00BF4184"/>
    <w:rsid w:val="00C0601E"/>
    <w:rsid w:val="00C31D30"/>
    <w:rsid w:val="00C370BD"/>
    <w:rsid w:val="00C473E1"/>
    <w:rsid w:val="00C77C5E"/>
    <w:rsid w:val="00C97C01"/>
    <w:rsid w:val="00CD6E39"/>
    <w:rsid w:val="00CF6E91"/>
    <w:rsid w:val="00D01F37"/>
    <w:rsid w:val="00D151D3"/>
    <w:rsid w:val="00D30337"/>
    <w:rsid w:val="00D343E0"/>
    <w:rsid w:val="00D75ACE"/>
    <w:rsid w:val="00D85B68"/>
    <w:rsid w:val="00E6004D"/>
    <w:rsid w:val="00E81978"/>
    <w:rsid w:val="00E93155"/>
    <w:rsid w:val="00E96000"/>
    <w:rsid w:val="00E979DD"/>
    <w:rsid w:val="00EA133A"/>
    <w:rsid w:val="00EA19E4"/>
    <w:rsid w:val="00EC2620"/>
    <w:rsid w:val="00EE1291"/>
    <w:rsid w:val="00EE5314"/>
    <w:rsid w:val="00F2128C"/>
    <w:rsid w:val="00F379B7"/>
    <w:rsid w:val="00F525FA"/>
    <w:rsid w:val="00F647FC"/>
    <w:rsid w:val="00F82768"/>
    <w:rsid w:val="00FC553F"/>
    <w:rsid w:val="00FF2002"/>
    <w:rsid w:val="00FF6C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19B1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D1D8F"/>
    <w:rPr>
      <w:color w:val="5F5F5F" w:themeColor="hyperlink"/>
      <w:u w:val="single"/>
    </w:rPr>
  </w:style>
  <w:style w:type="character" w:customStyle="1" w:styleId="UnresolvedMention1">
    <w:name w:val="Unresolved Mention1"/>
    <w:basedOn w:val="DefaultParagraphFont"/>
    <w:uiPriority w:val="99"/>
    <w:semiHidden/>
    <w:unhideWhenUsed/>
    <w:rsid w:val="00BD1D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m.wikipedia.org/wiki/Escondido,_California"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en.m.wikipedia.org/wiki/California_mosque_fire"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en.m.wikipedia.org/wiki/Poway_synagogue_shooting" TargetMode="External"/><Relationship Id="rId4" Type="http://schemas.openxmlformats.org/officeDocument/2006/relationships/webSettings" Target="webSettings.xml"/><Relationship Id="rId9" Type="http://schemas.openxmlformats.org/officeDocument/2006/relationships/hyperlink" Target="https://en.m.wikipedia.org/wiki/Poway_synagogue_shootin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588</Words>
  <Characters>905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05T11:23:00Z</dcterms:created>
  <dcterms:modified xsi:type="dcterms:W3CDTF">2019-07-05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2vfvyu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